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34F8524" w14:textId="77777777" w:rsidR="005C1A65" w:rsidRPr="005C1A65" w:rsidRDefault="005C1A65" w:rsidP="005C1A65">
      <w:pPr>
        <w:shd w:val="clear" w:color="auto" w:fill="EEEEEE"/>
        <w:spacing w:after="0" w:line="240" w:lineRule="auto"/>
        <w:ind w:left="426" w:hanging="426"/>
        <w:rPr>
          <w:rFonts w:ascii="Open Sans" w:eastAsia="Times New Roman" w:hAnsi="Open Sans" w:cs="Open Sans"/>
          <w:color w:val="333333"/>
          <w:sz w:val="32"/>
          <w:szCs w:val="32"/>
          <w:lang w:eastAsia="en-ID"/>
        </w:rPr>
      </w:pPr>
      <w:r w:rsidRPr="005C1A65">
        <w:rPr>
          <w:rFonts w:ascii="Open Sans" w:eastAsia="Times New Roman" w:hAnsi="Open Sans" w:cs="Open Sans"/>
          <w:color w:val="333333"/>
          <w:sz w:val="24"/>
          <w:szCs w:val="24"/>
          <w:lang w:val="id-ID" w:eastAsia="en-ID"/>
        </w:rPr>
        <w:t>Susunlah daftar pustaka dari sumber pustaka berikut ini.</w:t>
      </w:r>
    </w:p>
    <w:p w14:paraId="2CB397F0" w14:textId="4CD5DC02" w:rsidR="005C1A65" w:rsidRPr="005C1A65" w:rsidRDefault="005C1A65" w:rsidP="005C1A65">
      <w:pPr>
        <w:shd w:val="clear" w:color="auto" w:fill="EEEEEE"/>
        <w:spacing w:before="300" w:after="225" w:line="240" w:lineRule="auto"/>
        <w:rPr>
          <w:rFonts w:ascii="Open Sans" w:eastAsia="Times New Roman" w:hAnsi="Open Sans" w:cs="Open Sans"/>
          <w:color w:val="333333"/>
          <w:sz w:val="32"/>
          <w:szCs w:val="32"/>
          <w:lang w:eastAsia="en-ID"/>
        </w:rPr>
      </w:pPr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 xml:space="preserve">a. </w:t>
      </w:r>
      <w:proofErr w:type="spell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Judul</w:t>
      </w:r>
      <w:proofErr w:type="spell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 xml:space="preserve"> </w:t>
      </w:r>
      <w:proofErr w:type="spell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Buku</w:t>
      </w:r>
      <w:proofErr w:type="spell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      :    Change Leadership Non-</w:t>
      </w:r>
      <w:proofErr w:type="spell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Finito</w:t>
      </w:r>
      <w:proofErr w:type="spellEnd"/>
      <w:r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fldChar w:fldCharType="begin" w:fldLock="1"/>
      </w:r>
      <w:r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instrText>ADDIN CSL_CITATION {"citationItems":[{"id":"ITEM-1","itemData":{"author":[{"dropping-particle":"","family":"Kasali","given":"Rhenald","non-dropping-particle":"","parse-names":false,"suffix":""}],"id":"ITEM-1","issued":{"date-parts":[["2015"]]},"publisher":"Mizan, Jakarta","title":"Change Leadership Non-Finito","type":"book"},"uris":["http://www.mendeley.com/documents/?uuid=62328042-0dbe-4602-9708-d6c20253959c"]}],"mendeley":{"formattedCitation":"(Kasali, 2015)","plainTextFormattedCitation":"(Kasali, 2015)","previouslyFormattedCitation":"(Kasali, 2015)"},"properties":{"noteIndex":0},"schema":"https://github.com/citation-style-language/schema/raw/master/csl-citation.json"}</w:instrText>
      </w:r>
      <w:r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fldChar w:fldCharType="separate"/>
      </w:r>
      <w:r w:rsidRPr="005C1A65">
        <w:rPr>
          <w:rFonts w:ascii="Open Sans" w:eastAsia="Times New Roman" w:hAnsi="Open Sans" w:cs="Open Sans"/>
          <w:noProof/>
          <w:color w:val="333333"/>
          <w:sz w:val="24"/>
          <w:szCs w:val="24"/>
          <w:lang w:eastAsia="en-ID"/>
        </w:rPr>
        <w:t>(Kasali, 2015)</w:t>
      </w:r>
      <w:r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fldChar w:fldCharType="end"/>
      </w:r>
    </w:p>
    <w:p w14:paraId="00D88E36" w14:textId="77777777" w:rsidR="005C1A65" w:rsidRPr="005C1A65" w:rsidRDefault="005C1A65" w:rsidP="005C1A65">
      <w:pPr>
        <w:shd w:val="clear" w:color="auto" w:fill="EEEEEE"/>
        <w:spacing w:before="300" w:after="225" w:line="240" w:lineRule="auto"/>
        <w:rPr>
          <w:rFonts w:ascii="Open Sans" w:eastAsia="Times New Roman" w:hAnsi="Open Sans" w:cs="Open Sans"/>
          <w:color w:val="333333"/>
          <w:sz w:val="32"/>
          <w:szCs w:val="32"/>
          <w:lang w:eastAsia="en-ID"/>
        </w:rPr>
      </w:pPr>
      <w:proofErr w:type="spell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Penulis</w:t>
      </w:r>
      <w:proofErr w:type="spell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           </w:t>
      </w:r>
      <w:proofErr w:type="gram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  :</w:t>
      </w:r>
      <w:proofErr w:type="gram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    </w:t>
      </w:r>
      <w:proofErr w:type="spell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Rhenald</w:t>
      </w:r>
      <w:proofErr w:type="spell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 xml:space="preserve"> </w:t>
      </w:r>
      <w:proofErr w:type="spell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Kasali</w:t>
      </w:r>
      <w:proofErr w:type="spellEnd"/>
    </w:p>
    <w:p w14:paraId="0ED44DB1" w14:textId="77777777" w:rsidR="005C1A65" w:rsidRPr="005C1A65" w:rsidRDefault="005C1A65" w:rsidP="005C1A65">
      <w:pPr>
        <w:shd w:val="clear" w:color="auto" w:fill="EEEEEE"/>
        <w:spacing w:before="300" w:after="225" w:line="240" w:lineRule="auto"/>
        <w:rPr>
          <w:rFonts w:ascii="Open Sans" w:eastAsia="Times New Roman" w:hAnsi="Open Sans" w:cs="Open Sans"/>
          <w:color w:val="333333"/>
          <w:sz w:val="32"/>
          <w:szCs w:val="32"/>
          <w:lang w:eastAsia="en-ID"/>
        </w:rPr>
      </w:pPr>
      <w:proofErr w:type="spell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Penerbit</w:t>
      </w:r>
      <w:proofErr w:type="spell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         </w:t>
      </w:r>
      <w:proofErr w:type="gram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  :</w:t>
      </w:r>
      <w:proofErr w:type="gram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    </w:t>
      </w:r>
      <w:proofErr w:type="spell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Mizan</w:t>
      </w:r>
      <w:proofErr w:type="spell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, Jakarta</w:t>
      </w:r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br/>
      </w:r>
    </w:p>
    <w:p w14:paraId="01B528E4" w14:textId="77777777" w:rsidR="005C1A65" w:rsidRPr="005C1A65" w:rsidRDefault="005C1A65" w:rsidP="005C1A65">
      <w:pPr>
        <w:shd w:val="clear" w:color="auto" w:fill="EEEEEE"/>
        <w:spacing w:before="300" w:after="225" w:line="240" w:lineRule="auto"/>
        <w:rPr>
          <w:rFonts w:ascii="Open Sans" w:eastAsia="Times New Roman" w:hAnsi="Open Sans" w:cs="Open Sans"/>
          <w:color w:val="333333"/>
          <w:sz w:val="32"/>
          <w:szCs w:val="32"/>
          <w:lang w:eastAsia="en-ID"/>
        </w:rPr>
      </w:pPr>
      <w:proofErr w:type="spell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Tahun</w:t>
      </w:r>
      <w:proofErr w:type="spell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             </w:t>
      </w:r>
      <w:proofErr w:type="gram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  :</w:t>
      </w:r>
      <w:proofErr w:type="gram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    2015</w:t>
      </w:r>
    </w:p>
    <w:p w14:paraId="1DEE6A8A" w14:textId="2401BFFC" w:rsidR="005C1A65" w:rsidRPr="005C1A65" w:rsidRDefault="005C1A65" w:rsidP="005C1A65">
      <w:pPr>
        <w:shd w:val="clear" w:color="auto" w:fill="EEEEEE"/>
        <w:spacing w:before="300" w:after="225" w:line="240" w:lineRule="auto"/>
        <w:rPr>
          <w:rFonts w:ascii="Open Sans" w:eastAsia="Times New Roman" w:hAnsi="Open Sans" w:cs="Open Sans"/>
          <w:color w:val="333333"/>
          <w:sz w:val="32"/>
          <w:szCs w:val="32"/>
          <w:lang w:eastAsia="en-ID"/>
        </w:rPr>
      </w:pPr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 xml:space="preserve"> b. </w:t>
      </w:r>
      <w:proofErr w:type="spell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Judul</w:t>
      </w:r>
      <w:proofErr w:type="spell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 xml:space="preserve"> </w:t>
      </w:r>
      <w:proofErr w:type="spell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Buku</w:t>
      </w:r>
      <w:proofErr w:type="spell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 xml:space="preserve">      :    Adversity Quotient: </w:t>
      </w:r>
      <w:proofErr w:type="spell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Mengubah</w:t>
      </w:r>
      <w:proofErr w:type="spell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 xml:space="preserve"> </w:t>
      </w:r>
      <w:proofErr w:type="spell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Hambatan</w:t>
      </w:r>
      <w:proofErr w:type="spell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 xml:space="preserve"> </w:t>
      </w:r>
      <w:proofErr w:type="spell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Menjadi</w:t>
      </w:r>
      <w:proofErr w:type="spell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 xml:space="preserve"> </w:t>
      </w:r>
      <w:proofErr w:type="spell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Peluang</w:t>
      </w:r>
      <w:proofErr w:type="spellEnd"/>
      <w:r w:rsidR="00720CE9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fldChar w:fldCharType="begin" w:fldLock="1"/>
      </w:r>
      <w:r w:rsidR="00720CE9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instrText>ADDIN CSL_CITATION {"citationItems":[{"id":"ITEM-1","itemData":{"author":[{"dropping-particle":"","family":"Stoltz","given":"Paul G.","non-dropping-particle":"","parse-names":false,"suffix":""}],"id":"ITEM-1","issued":{"date-parts":[["1997"]]},"publisher":"Grasindo, Jakarta","title":"Adversity Quotient: Mengubah Hambatan Menjadi Peluang","type":"book"},"uris":["http://www.mendeley.com/documents/?uuid=81a5ea0c-101d-4f1f-95e5-057834b34a05"]}],"mendeley":{"formattedCitation":"(Stoltz, 1997)","plainTextFormattedCitation":"(Stoltz, 1997)","previouslyFormattedCitation":"(Stoltz, 1997)"},"properties":{"noteIndex":0},"schema":"https://github.com/citation-style-language/schema/raw/master/csl-citation.json"}</w:instrText>
      </w:r>
      <w:r w:rsidR="00720CE9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fldChar w:fldCharType="separate"/>
      </w:r>
      <w:r w:rsidR="00720CE9" w:rsidRPr="00720CE9">
        <w:rPr>
          <w:rFonts w:ascii="Open Sans" w:eastAsia="Times New Roman" w:hAnsi="Open Sans" w:cs="Open Sans"/>
          <w:noProof/>
          <w:color w:val="333333"/>
          <w:sz w:val="24"/>
          <w:szCs w:val="24"/>
          <w:lang w:eastAsia="en-ID"/>
        </w:rPr>
        <w:t>(Stoltz, 1997)</w:t>
      </w:r>
      <w:r w:rsidR="00720CE9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fldChar w:fldCharType="end"/>
      </w:r>
    </w:p>
    <w:p w14:paraId="5E79F8B4" w14:textId="77777777" w:rsidR="005C1A65" w:rsidRPr="005C1A65" w:rsidRDefault="005C1A65" w:rsidP="005C1A65">
      <w:pPr>
        <w:shd w:val="clear" w:color="auto" w:fill="EEEEEE"/>
        <w:spacing w:before="300" w:after="225" w:line="240" w:lineRule="auto"/>
        <w:rPr>
          <w:rFonts w:ascii="Open Sans" w:eastAsia="Times New Roman" w:hAnsi="Open Sans" w:cs="Open Sans"/>
          <w:color w:val="333333"/>
          <w:sz w:val="32"/>
          <w:szCs w:val="32"/>
          <w:lang w:eastAsia="en-ID"/>
        </w:rPr>
      </w:pPr>
      <w:proofErr w:type="spell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Penulis</w:t>
      </w:r>
      <w:proofErr w:type="spell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           </w:t>
      </w:r>
      <w:proofErr w:type="gram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  :</w:t>
      </w:r>
      <w:proofErr w:type="gram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    Paul G. Stoltz</w:t>
      </w:r>
    </w:p>
    <w:p w14:paraId="0846EBF2" w14:textId="77777777" w:rsidR="005C1A65" w:rsidRPr="005C1A65" w:rsidRDefault="005C1A65" w:rsidP="005C1A65">
      <w:pPr>
        <w:shd w:val="clear" w:color="auto" w:fill="EEEEEE"/>
        <w:spacing w:before="300" w:after="225" w:line="240" w:lineRule="auto"/>
        <w:rPr>
          <w:rFonts w:ascii="Open Sans" w:eastAsia="Times New Roman" w:hAnsi="Open Sans" w:cs="Open Sans"/>
          <w:color w:val="333333"/>
          <w:sz w:val="32"/>
          <w:szCs w:val="32"/>
          <w:lang w:eastAsia="en-ID"/>
        </w:rPr>
      </w:pPr>
      <w:proofErr w:type="spell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Penerjemah</w:t>
      </w:r>
      <w:proofErr w:type="spell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  </w:t>
      </w:r>
      <w:proofErr w:type="gram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  :</w:t>
      </w:r>
      <w:proofErr w:type="gram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 xml:space="preserve">    T. </w:t>
      </w:r>
      <w:proofErr w:type="spell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Hermaya</w:t>
      </w:r>
      <w:proofErr w:type="spellEnd"/>
    </w:p>
    <w:p w14:paraId="23D656EB" w14:textId="77777777" w:rsidR="005C1A65" w:rsidRPr="005C1A65" w:rsidRDefault="005C1A65" w:rsidP="005C1A65">
      <w:pPr>
        <w:shd w:val="clear" w:color="auto" w:fill="EEEEEE"/>
        <w:spacing w:before="300" w:after="225" w:line="240" w:lineRule="auto"/>
        <w:rPr>
          <w:rFonts w:ascii="Open Sans" w:eastAsia="Times New Roman" w:hAnsi="Open Sans" w:cs="Open Sans"/>
          <w:color w:val="333333"/>
          <w:sz w:val="32"/>
          <w:szCs w:val="32"/>
          <w:lang w:eastAsia="en-ID"/>
        </w:rPr>
      </w:pPr>
      <w:proofErr w:type="spell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Penerbit</w:t>
      </w:r>
      <w:proofErr w:type="spell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         </w:t>
      </w:r>
      <w:proofErr w:type="gram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  :</w:t>
      </w:r>
      <w:proofErr w:type="gram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    </w:t>
      </w:r>
      <w:proofErr w:type="spell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Grasindo</w:t>
      </w:r>
      <w:proofErr w:type="spell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, Jakarta</w:t>
      </w:r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br/>
      </w:r>
    </w:p>
    <w:p w14:paraId="70D12B18" w14:textId="77777777" w:rsidR="005C1A65" w:rsidRPr="005C1A65" w:rsidRDefault="005C1A65" w:rsidP="005C1A65">
      <w:pPr>
        <w:shd w:val="clear" w:color="auto" w:fill="EEEEEE"/>
        <w:spacing w:before="300" w:after="225" w:line="240" w:lineRule="auto"/>
        <w:rPr>
          <w:rFonts w:ascii="Open Sans" w:eastAsia="Times New Roman" w:hAnsi="Open Sans" w:cs="Open Sans"/>
          <w:color w:val="333333"/>
          <w:sz w:val="32"/>
          <w:szCs w:val="32"/>
          <w:lang w:eastAsia="en-ID"/>
        </w:rPr>
      </w:pPr>
      <w:proofErr w:type="spell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Tahun</w:t>
      </w:r>
      <w:proofErr w:type="spell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             </w:t>
      </w:r>
      <w:proofErr w:type="gram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  :</w:t>
      </w:r>
      <w:proofErr w:type="gram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    1997</w:t>
      </w:r>
    </w:p>
    <w:p w14:paraId="236F1AA0" w14:textId="5383C5B6" w:rsidR="005C1A65" w:rsidRPr="005C1A65" w:rsidRDefault="005C1A65" w:rsidP="005C1A65">
      <w:pPr>
        <w:shd w:val="clear" w:color="auto" w:fill="EEEEEE"/>
        <w:spacing w:before="300" w:after="225" w:line="240" w:lineRule="auto"/>
        <w:rPr>
          <w:rFonts w:ascii="Open Sans" w:eastAsia="Times New Roman" w:hAnsi="Open Sans" w:cs="Open Sans"/>
          <w:color w:val="333333"/>
          <w:sz w:val="32"/>
          <w:szCs w:val="32"/>
          <w:lang w:eastAsia="en-ID"/>
        </w:rPr>
      </w:pPr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 xml:space="preserve"> c. </w:t>
      </w:r>
      <w:proofErr w:type="spell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Judul</w:t>
      </w:r>
      <w:proofErr w:type="spell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 xml:space="preserve"> Artikel  :    </w:t>
      </w:r>
      <w:proofErr w:type="spell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Sekolah</w:t>
      </w:r>
      <w:proofErr w:type="spell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 xml:space="preserve"> Gratis di Teras </w:t>
      </w:r>
      <w:proofErr w:type="spell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Rumah</w:t>
      </w:r>
      <w:proofErr w:type="spellEnd"/>
      <w:r w:rsidR="00720CE9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fldChar w:fldCharType="begin" w:fldLock="1"/>
      </w:r>
      <w:r w:rsidR="006D2C63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instrText>ADDIN CSL_CITATION {"citationItems":[{"id":"ITEM-1","itemData":{"author":[{"dropping-particle":"","family":"Sholekhudin","given":"M.","non-dropping-particle":"","parse-names":false,"suffix":""}],"id":"ITEM-1","issued":{"date-parts":[["2010"]]},"publisher":"Intisari, Jakarta","title":"Sekolah Gratis di Teras Rumah","type":"book"},"uris":["http://www.mendeley.com/documents/?uuid=9b19ff19-0793-4837-9f64-66a3b762fe44"]}],"mendeley":{"formattedCitation":"(Sholekhudin, 2010)","plainTextFormattedCitation":"(Sholekhudin, 2010)","previouslyFormattedCitation":"(Sholekhudin, 2010)"},"properties":{"noteIndex":0},"schema":"https://github.com/citation-style-language/schema/raw/master/csl-citation.json"}</w:instrText>
      </w:r>
      <w:r w:rsidR="00720CE9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fldChar w:fldCharType="separate"/>
      </w:r>
      <w:r w:rsidR="00720CE9" w:rsidRPr="00720CE9">
        <w:rPr>
          <w:rFonts w:ascii="Open Sans" w:eastAsia="Times New Roman" w:hAnsi="Open Sans" w:cs="Open Sans"/>
          <w:noProof/>
          <w:color w:val="333333"/>
          <w:sz w:val="24"/>
          <w:szCs w:val="24"/>
          <w:lang w:eastAsia="en-ID"/>
        </w:rPr>
        <w:t>(Sholekhudin, 2010)</w:t>
      </w:r>
      <w:r w:rsidR="00720CE9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fldChar w:fldCharType="end"/>
      </w:r>
    </w:p>
    <w:p w14:paraId="785D3CF8" w14:textId="77777777" w:rsidR="005C1A65" w:rsidRPr="005C1A65" w:rsidRDefault="005C1A65" w:rsidP="005C1A65">
      <w:pPr>
        <w:shd w:val="clear" w:color="auto" w:fill="EEEEEE"/>
        <w:spacing w:before="300" w:after="225" w:line="240" w:lineRule="auto"/>
        <w:rPr>
          <w:rFonts w:ascii="Open Sans" w:eastAsia="Times New Roman" w:hAnsi="Open Sans" w:cs="Open Sans"/>
          <w:color w:val="333333"/>
          <w:sz w:val="32"/>
          <w:szCs w:val="32"/>
          <w:lang w:eastAsia="en-ID"/>
        </w:rPr>
      </w:pPr>
      <w:proofErr w:type="spell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Judul</w:t>
      </w:r>
      <w:proofErr w:type="spell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 xml:space="preserve"> </w:t>
      </w:r>
      <w:proofErr w:type="spell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Buku</w:t>
      </w:r>
      <w:proofErr w:type="spell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    </w:t>
      </w:r>
      <w:proofErr w:type="gram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  :</w:t>
      </w:r>
      <w:proofErr w:type="gram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    </w:t>
      </w:r>
      <w:proofErr w:type="spell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Intisari</w:t>
      </w:r>
      <w:proofErr w:type="spell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 xml:space="preserve"> </w:t>
      </w:r>
      <w:proofErr w:type="spell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Ekstra</w:t>
      </w:r>
      <w:proofErr w:type="spellEnd"/>
    </w:p>
    <w:p w14:paraId="2BF8F5EC" w14:textId="77777777" w:rsidR="005C1A65" w:rsidRPr="005C1A65" w:rsidRDefault="005C1A65" w:rsidP="005C1A65">
      <w:pPr>
        <w:shd w:val="clear" w:color="auto" w:fill="EEEEEE"/>
        <w:spacing w:before="300" w:after="225" w:line="240" w:lineRule="auto"/>
        <w:rPr>
          <w:rFonts w:ascii="Open Sans" w:eastAsia="Times New Roman" w:hAnsi="Open Sans" w:cs="Open Sans"/>
          <w:color w:val="333333"/>
          <w:sz w:val="32"/>
          <w:szCs w:val="32"/>
          <w:lang w:eastAsia="en-ID"/>
        </w:rPr>
      </w:pPr>
      <w:proofErr w:type="spell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Penulis</w:t>
      </w:r>
      <w:proofErr w:type="spell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           </w:t>
      </w:r>
      <w:proofErr w:type="gram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  :</w:t>
      </w:r>
      <w:proofErr w:type="gram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 xml:space="preserve">    M. </w:t>
      </w:r>
      <w:proofErr w:type="spell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Sholekhudin</w:t>
      </w:r>
      <w:proofErr w:type="spellEnd"/>
    </w:p>
    <w:p w14:paraId="08FF3415" w14:textId="77777777" w:rsidR="005C1A65" w:rsidRPr="005C1A65" w:rsidRDefault="005C1A65" w:rsidP="005C1A65">
      <w:pPr>
        <w:shd w:val="clear" w:color="auto" w:fill="EEEEEE"/>
        <w:spacing w:before="300" w:after="225" w:line="240" w:lineRule="auto"/>
        <w:rPr>
          <w:rFonts w:ascii="Open Sans" w:eastAsia="Times New Roman" w:hAnsi="Open Sans" w:cs="Open Sans"/>
          <w:color w:val="333333"/>
          <w:sz w:val="32"/>
          <w:szCs w:val="32"/>
          <w:lang w:eastAsia="en-ID"/>
        </w:rPr>
      </w:pPr>
      <w:proofErr w:type="spell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Penerbit</w:t>
      </w:r>
      <w:proofErr w:type="spell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         </w:t>
      </w:r>
      <w:proofErr w:type="gram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  :</w:t>
      </w:r>
      <w:proofErr w:type="gram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    </w:t>
      </w:r>
      <w:proofErr w:type="spell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Intisari</w:t>
      </w:r>
      <w:proofErr w:type="spell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, Jakarta</w:t>
      </w:r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br/>
      </w:r>
    </w:p>
    <w:p w14:paraId="417DB8D5" w14:textId="77777777" w:rsidR="005C1A65" w:rsidRPr="005C1A65" w:rsidRDefault="005C1A65" w:rsidP="005C1A65">
      <w:pPr>
        <w:shd w:val="clear" w:color="auto" w:fill="EEEEEE"/>
        <w:spacing w:before="300" w:after="225" w:line="240" w:lineRule="auto"/>
        <w:rPr>
          <w:rFonts w:ascii="Open Sans" w:eastAsia="Times New Roman" w:hAnsi="Open Sans" w:cs="Open Sans"/>
          <w:color w:val="333333"/>
          <w:sz w:val="32"/>
          <w:szCs w:val="32"/>
          <w:lang w:eastAsia="en-ID"/>
        </w:rPr>
      </w:pPr>
      <w:proofErr w:type="spell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Tahun</w:t>
      </w:r>
      <w:proofErr w:type="spell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             </w:t>
      </w:r>
      <w:proofErr w:type="gram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  :</w:t>
      </w:r>
      <w:proofErr w:type="gram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    2010</w:t>
      </w:r>
    </w:p>
    <w:p w14:paraId="0F28ADDB" w14:textId="330D79E5" w:rsidR="005C1A65" w:rsidRPr="005C1A65" w:rsidRDefault="005C1A65" w:rsidP="005C1A65">
      <w:pPr>
        <w:shd w:val="clear" w:color="auto" w:fill="EEEEEE"/>
        <w:spacing w:before="300" w:after="225" w:line="240" w:lineRule="auto"/>
        <w:rPr>
          <w:rFonts w:ascii="Open Sans" w:eastAsia="Times New Roman" w:hAnsi="Open Sans" w:cs="Open Sans"/>
          <w:color w:val="333333"/>
          <w:sz w:val="32"/>
          <w:szCs w:val="32"/>
          <w:lang w:eastAsia="en-ID"/>
        </w:rPr>
      </w:pPr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 xml:space="preserve"> d. </w:t>
      </w:r>
      <w:proofErr w:type="spell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Judul</w:t>
      </w:r>
      <w:proofErr w:type="spell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 xml:space="preserve"> Artikel     </w:t>
      </w:r>
      <w:proofErr w:type="gram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  :</w:t>
      </w:r>
      <w:proofErr w:type="gram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     </w:t>
      </w:r>
      <w:proofErr w:type="spell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Mengubah</w:t>
      </w:r>
      <w:proofErr w:type="spell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 xml:space="preserve"> </w:t>
      </w:r>
      <w:proofErr w:type="spell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Tangisan</w:t>
      </w:r>
      <w:proofErr w:type="spell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 xml:space="preserve"> </w:t>
      </w:r>
      <w:proofErr w:type="spell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Menjadi</w:t>
      </w:r>
      <w:proofErr w:type="spell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 xml:space="preserve"> Tulisan</w:t>
      </w:r>
      <w:r w:rsidR="006D2C63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fldChar w:fldCharType="begin" w:fldLock="1"/>
      </w:r>
      <w:r w:rsidR="006D2C63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instrText>ADDIN CSL_CITATION {"citationItems":[{"id":"ITEM-1","itemData":{"author":[{"dropping-particle":"","family":"Trim","given":"Bambang","non-dropping-particle":"","parse-names":false,"suffix":""}],"container-title":"Kompasiana","id":"ITEM-1","issued":{"date-parts":[["0"]]},"title":"Mengubah Tangisan Menjadi Tulisan","type":"article-journal"},"uris":["http://www.mendeley.com/documents/?uuid=6d755042-08e1-4395-ad6c-8287651b3124"]}],"mendeley":{"formattedCitation":"(Trim, n.d.)","plainTextFormattedCitation":"(Trim, n.d.)"},"properties":{"noteIndex":0},"schema":"https://github.com/citation-style-language/schema/raw/master/csl-citation.json"}</w:instrText>
      </w:r>
      <w:r w:rsidR="006D2C63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fldChar w:fldCharType="separate"/>
      </w:r>
      <w:r w:rsidR="006D2C63" w:rsidRPr="006D2C63">
        <w:rPr>
          <w:rFonts w:ascii="Open Sans" w:eastAsia="Times New Roman" w:hAnsi="Open Sans" w:cs="Open Sans"/>
          <w:noProof/>
          <w:color w:val="333333"/>
          <w:sz w:val="24"/>
          <w:szCs w:val="24"/>
          <w:lang w:eastAsia="en-ID"/>
        </w:rPr>
        <w:t>(Trim, n.d.)</w:t>
      </w:r>
      <w:r w:rsidR="006D2C63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fldChar w:fldCharType="end"/>
      </w:r>
    </w:p>
    <w:p w14:paraId="26A2624F" w14:textId="77777777" w:rsidR="005C1A65" w:rsidRPr="005C1A65" w:rsidRDefault="005C1A65" w:rsidP="005C1A65">
      <w:pPr>
        <w:shd w:val="clear" w:color="auto" w:fill="EEEEEE"/>
        <w:spacing w:before="300" w:after="225" w:line="240" w:lineRule="auto"/>
        <w:rPr>
          <w:rFonts w:ascii="Open Sans" w:eastAsia="Times New Roman" w:hAnsi="Open Sans" w:cs="Open Sans"/>
          <w:color w:val="333333"/>
          <w:sz w:val="32"/>
          <w:szCs w:val="32"/>
          <w:lang w:eastAsia="en-ID"/>
        </w:rPr>
      </w:pPr>
      <w:proofErr w:type="spell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Penulis</w:t>
      </w:r>
      <w:proofErr w:type="spell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                    </w:t>
      </w:r>
      <w:proofErr w:type="gram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  :</w:t>
      </w:r>
      <w:proofErr w:type="gram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     Bambang Trim</w:t>
      </w:r>
    </w:p>
    <w:p w14:paraId="3EA22992" w14:textId="77777777" w:rsidR="005C1A65" w:rsidRPr="005C1A65" w:rsidRDefault="005C1A65" w:rsidP="005C1A65">
      <w:pPr>
        <w:shd w:val="clear" w:color="auto" w:fill="EEEEEE"/>
        <w:spacing w:before="300" w:after="225" w:line="240" w:lineRule="auto"/>
        <w:rPr>
          <w:rFonts w:ascii="Open Sans" w:eastAsia="Times New Roman" w:hAnsi="Open Sans" w:cs="Open Sans"/>
          <w:color w:val="333333"/>
          <w:sz w:val="32"/>
          <w:szCs w:val="32"/>
          <w:lang w:eastAsia="en-ID"/>
        </w:rPr>
      </w:pPr>
      <w:proofErr w:type="spell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Tanggal</w:t>
      </w:r>
      <w:proofErr w:type="spell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 xml:space="preserve"> </w:t>
      </w:r>
      <w:proofErr w:type="spellStart"/>
      <w:proofErr w:type="gram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Publikasi</w:t>
      </w:r>
      <w:proofErr w:type="spell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 :</w:t>
      </w:r>
      <w:proofErr w:type="gram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 xml:space="preserve">     2 </w:t>
      </w:r>
      <w:proofErr w:type="spell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Februari</w:t>
      </w:r>
      <w:proofErr w:type="spell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 xml:space="preserve"> 2019</w:t>
      </w:r>
    </w:p>
    <w:p w14:paraId="6E219AB5" w14:textId="77777777" w:rsidR="005C1A65" w:rsidRPr="005C1A65" w:rsidRDefault="005C1A65" w:rsidP="005C1A65">
      <w:pPr>
        <w:shd w:val="clear" w:color="auto" w:fill="EEEEEE"/>
        <w:spacing w:before="300" w:after="225" w:line="240" w:lineRule="auto"/>
        <w:rPr>
          <w:rFonts w:ascii="Open Sans" w:eastAsia="Times New Roman" w:hAnsi="Open Sans" w:cs="Open Sans"/>
          <w:color w:val="333333"/>
          <w:sz w:val="32"/>
          <w:szCs w:val="32"/>
          <w:lang w:eastAsia="en-ID"/>
        </w:rPr>
      </w:pPr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Media                      </w:t>
      </w:r>
      <w:proofErr w:type="gram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  :</w:t>
      </w:r>
      <w:proofErr w:type="gram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     </w:t>
      </w:r>
      <w:proofErr w:type="spell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Kompasiana</w:t>
      </w:r>
      <w:proofErr w:type="spellEnd"/>
    </w:p>
    <w:p w14:paraId="1A38F556" w14:textId="77777777" w:rsidR="005C1A65" w:rsidRPr="005C1A65" w:rsidRDefault="005C1A65" w:rsidP="005C1A65">
      <w:pPr>
        <w:shd w:val="clear" w:color="auto" w:fill="EEEEEE"/>
        <w:spacing w:before="300" w:after="225" w:line="240" w:lineRule="auto"/>
        <w:rPr>
          <w:rFonts w:ascii="Open Sans" w:eastAsia="Times New Roman" w:hAnsi="Open Sans" w:cs="Open Sans"/>
          <w:color w:val="333333"/>
          <w:sz w:val="32"/>
          <w:szCs w:val="32"/>
          <w:lang w:eastAsia="en-ID"/>
        </w:rPr>
      </w:pPr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lastRenderedPageBreak/>
        <w:t xml:space="preserve">e. </w:t>
      </w:r>
      <w:proofErr w:type="spell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Tautan</w:t>
      </w:r>
      <w:proofErr w:type="spell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            </w:t>
      </w:r>
      <w:proofErr w:type="gramStart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>  :</w:t>
      </w:r>
      <w:proofErr w:type="gramEnd"/>
      <w:r w:rsidRPr="005C1A65">
        <w:rPr>
          <w:rFonts w:ascii="Open Sans" w:eastAsia="Times New Roman" w:hAnsi="Open Sans" w:cs="Open Sans"/>
          <w:color w:val="333333"/>
          <w:sz w:val="24"/>
          <w:szCs w:val="24"/>
          <w:lang w:eastAsia="en-ID"/>
        </w:rPr>
        <w:t xml:space="preserve"> https://www.kompasiana.com/bambangtrim/5c55a54712ae94621f2e9734/mengubah-tangisan-menjadi-tulisan</w:t>
      </w:r>
    </w:p>
    <w:p w14:paraId="0FE44855" w14:textId="34B03FAA" w:rsidR="00A765EE" w:rsidRDefault="00EE0886" w:rsidP="00EE0886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gramStart"/>
      <w:r w:rsidRPr="00EE0886">
        <w:rPr>
          <w:rFonts w:ascii="Times New Roman" w:hAnsi="Times New Roman" w:cs="Times New Roman"/>
          <w:b/>
          <w:bCs/>
          <w:sz w:val="24"/>
          <w:szCs w:val="24"/>
          <w:lang w:val="en-US"/>
        </w:rPr>
        <w:t>Daftar  Pustaka</w:t>
      </w:r>
      <w:proofErr w:type="gramEnd"/>
      <w:r w:rsidRPr="00EE0886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:</w:t>
      </w:r>
    </w:p>
    <w:p w14:paraId="577BAD3A" w14:textId="38F4E5FD" w:rsidR="006D2C63" w:rsidRPr="006D2C63" w:rsidRDefault="005C1A65" w:rsidP="006D2C6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6D2C63" w:rsidRPr="006D2C63">
        <w:rPr>
          <w:rFonts w:ascii="Times New Roman" w:hAnsi="Times New Roman" w:cs="Times New Roman"/>
          <w:noProof/>
          <w:sz w:val="24"/>
          <w:szCs w:val="24"/>
        </w:rPr>
        <w:t xml:space="preserve">Kasali, R. (2015). </w:t>
      </w:r>
      <w:r w:rsidR="006D2C63" w:rsidRPr="006D2C63">
        <w:rPr>
          <w:rFonts w:ascii="Times New Roman" w:hAnsi="Times New Roman" w:cs="Times New Roman"/>
          <w:i/>
          <w:iCs/>
          <w:noProof/>
          <w:sz w:val="24"/>
          <w:szCs w:val="24"/>
        </w:rPr>
        <w:t>Change Leadership Non-Finito</w:t>
      </w:r>
      <w:r w:rsidR="006D2C63" w:rsidRPr="006D2C63">
        <w:rPr>
          <w:rFonts w:ascii="Times New Roman" w:hAnsi="Times New Roman" w:cs="Times New Roman"/>
          <w:noProof/>
          <w:sz w:val="24"/>
          <w:szCs w:val="24"/>
        </w:rPr>
        <w:t>. Mizan, Jakarta.</w:t>
      </w:r>
    </w:p>
    <w:p w14:paraId="3EB17C69" w14:textId="77777777" w:rsidR="006D2C63" w:rsidRPr="006D2C63" w:rsidRDefault="006D2C63" w:rsidP="006D2C6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D2C63">
        <w:rPr>
          <w:rFonts w:ascii="Times New Roman" w:hAnsi="Times New Roman" w:cs="Times New Roman"/>
          <w:noProof/>
          <w:sz w:val="24"/>
          <w:szCs w:val="24"/>
        </w:rPr>
        <w:t xml:space="preserve">Sholekhudin, M. (2010). </w:t>
      </w:r>
      <w:r w:rsidRPr="006D2C63">
        <w:rPr>
          <w:rFonts w:ascii="Times New Roman" w:hAnsi="Times New Roman" w:cs="Times New Roman"/>
          <w:i/>
          <w:iCs/>
          <w:noProof/>
          <w:sz w:val="24"/>
          <w:szCs w:val="24"/>
        </w:rPr>
        <w:t>Sekolah Gratis di Teras Rumah</w:t>
      </w:r>
      <w:r w:rsidRPr="006D2C63">
        <w:rPr>
          <w:rFonts w:ascii="Times New Roman" w:hAnsi="Times New Roman" w:cs="Times New Roman"/>
          <w:noProof/>
          <w:sz w:val="24"/>
          <w:szCs w:val="24"/>
        </w:rPr>
        <w:t>. Intisari, Jakarta.</w:t>
      </w:r>
    </w:p>
    <w:p w14:paraId="39FEA907" w14:textId="77777777" w:rsidR="006D2C63" w:rsidRPr="006D2C63" w:rsidRDefault="006D2C63" w:rsidP="006D2C6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D2C63">
        <w:rPr>
          <w:rFonts w:ascii="Times New Roman" w:hAnsi="Times New Roman" w:cs="Times New Roman"/>
          <w:noProof/>
          <w:sz w:val="24"/>
          <w:szCs w:val="24"/>
        </w:rPr>
        <w:t xml:space="preserve">Stoltz, P. G. (1997). </w:t>
      </w:r>
      <w:r w:rsidRPr="006D2C63">
        <w:rPr>
          <w:rFonts w:ascii="Times New Roman" w:hAnsi="Times New Roman" w:cs="Times New Roman"/>
          <w:i/>
          <w:iCs/>
          <w:noProof/>
          <w:sz w:val="24"/>
          <w:szCs w:val="24"/>
        </w:rPr>
        <w:t>Adversity Quotient: Mengubah Hambatan Menjadi Peluang</w:t>
      </w:r>
      <w:r w:rsidRPr="006D2C63">
        <w:rPr>
          <w:rFonts w:ascii="Times New Roman" w:hAnsi="Times New Roman" w:cs="Times New Roman"/>
          <w:noProof/>
          <w:sz w:val="24"/>
          <w:szCs w:val="24"/>
        </w:rPr>
        <w:t>. Grasindo, Jakarta.</w:t>
      </w:r>
    </w:p>
    <w:p w14:paraId="79A7460F" w14:textId="77777777" w:rsidR="006D2C63" w:rsidRPr="006D2C63" w:rsidRDefault="006D2C63" w:rsidP="006D2C63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6D2C63">
        <w:rPr>
          <w:rFonts w:ascii="Times New Roman" w:hAnsi="Times New Roman" w:cs="Times New Roman"/>
          <w:noProof/>
          <w:sz w:val="24"/>
          <w:szCs w:val="24"/>
        </w:rPr>
        <w:t xml:space="preserve">Trim, B. (n.d.). Mengubah Tangisan Menjadi Tulisan. </w:t>
      </w:r>
      <w:r w:rsidRPr="006D2C63">
        <w:rPr>
          <w:rFonts w:ascii="Times New Roman" w:hAnsi="Times New Roman" w:cs="Times New Roman"/>
          <w:i/>
          <w:iCs/>
          <w:noProof/>
          <w:sz w:val="24"/>
          <w:szCs w:val="24"/>
        </w:rPr>
        <w:t>Kompasiana</w:t>
      </w:r>
      <w:r w:rsidRPr="006D2C63">
        <w:rPr>
          <w:rFonts w:ascii="Times New Roman" w:hAnsi="Times New Roman" w:cs="Times New Roman"/>
          <w:noProof/>
          <w:sz w:val="24"/>
          <w:szCs w:val="24"/>
        </w:rPr>
        <w:t>. https://www.kompasiana.com/bambangtrim/5c55a54712ae94621f2e9734/mengubah-tangisan-menjadi-tulisan</w:t>
      </w:r>
    </w:p>
    <w:p w14:paraId="7CF28489" w14:textId="32720642" w:rsidR="00EE0886" w:rsidRPr="00EE0886" w:rsidRDefault="005C1A65" w:rsidP="006D2C63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EE0886" w:rsidRPr="00EE0886" w:rsidSect="00EE0886">
      <w:pgSz w:w="11906" w:h="16838" w:code="9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Open Sans">
    <w:charset w:val="00"/>
    <w:family w:val="swiss"/>
    <w:pitch w:val="variable"/>
    <w:sig w:usb0="E00002EF" w:usb1="4000205B" w:usb2="00000028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16BA4"/>
    <w:rsid w:val="000B1F5B"/>
    <w:rsid w:val="00116BA4"/>
    <w:rsid w:val="003A03EF"/>
    <w:rsid w:val="005C1A65"/>
    <w:rsid w:val="006D2C63"/>
    <w:rsid w:val="00720CE9"/>
    <w:rsid w:val="00793988"/>
    <w:rsid w:val="00A263BE"/>
    <w:rsid w:val="00A765EE"/>
    <w:rsid w:val="00B34867"/>
    <w:rsid w:val="00BC64FF"/>
    <w:rsid w:val="00D648AE"/>
    <w:rsid w:val="00EE0886"/>
    <w:rsid w:val="00F63C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EE12496"/>
  <w15:chartTrackingRefBased/>
  <w15:docId w15:val="{F5024850-F3EA-4C7A-93EC-832DF532724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A03E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A03EF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A03EF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16BA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ID"/>
    </w:rPr>
  </w:style>
  <w:style w:type="paragraph" w:styleId="Title">
    <w:name w:val="Title"/>
    <w:basedOn w:val="Normal"/>
    <w:next w:val="Normal"/>
    <w:link w:val="TitleChar"/>
    <w:uiPriority w:val="10"/>
    <w:qFormat/>
    <w:rsid w:val="00116BA4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116BA4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3A03EF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3A03EF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3A03EF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934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6263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7428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3840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FF8A3E6-BD1D-4046-8C42-EB07771DBAF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</TotalTime>
  <Pages>2</Pages>
  <Words>630</Words>
  <Characters>3597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wi susilowati</dc:creator>
  <cp:keywords/>
  <dc:description/>
  <cp:lastModifiedBy>Dwi susilowati</cp:lastModifiedBy>
  <cp:revision>3</cp:revision>
  <dcterms:created xsi:type="dcterms:W3CDTF">2022-05-14T03:20:00Z</dcterms:created>
  <dcterms:modified xsi:type="dcterms:W3CDTF">2022-05-14T03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1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a7e83594-4ad9-370a-b8c4-e27d698bf474</vt:lpwstr>
  </property>
  <property fmtid="{D5CDD505-2E9C-101B-9397-08002B2CF9AE}" pid="24" name="Mendeley Citation Style_1">
    <vt:lpwstr>http://www.zotero.org/styles/apa</vt:lpwstr>
  </property>
</Properties>
</file>